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Ludwigs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Vordiplom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2012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5BD0C4C2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CC2800">
        <w:rPr>
          <w:rFonts w:ascii="Spectral" w:hAnsi="Spectral"/>
          <w:sz w:val="22"/>
          <w:szCs w:val="22"/>
          <w:lang w:val="en-US"/>
        </w:rPr>
        <w:t>3</w:t>
      </w:r>
    </w:p>
    <w:p w14:paraId="60061E4C" w14:textId="699C04F7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3C52C1">
        <w:rPr>
          <w:rFonts w:ascii="Spectral" w:hAnsi="Spectral"/>
          <w:sz w:val="22"/>
          <w:szCs w:val="22"/>
          <w:lang w:val="en-US"/>
        </w:rPr>
        <w:t>6</w:t>
      </w:r>
      <w:r w:rsidR="002E327C">
        <w:rPr>
          <w:rFonts w:ascii="Spectral" w:hAnsi="Spectral"/>
          <w:sz w:val="22"/>
          <w:szCs w:val="22"/>
          <w:lang w:val="en-US"/>
        </w:rPr>
        <w:t>81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3C52C1">
        <w:rPr>
          <w:rFonts w:ascii="Spectral" w:hAnsi="Spectral"/>
          <w:sz w:val="22"/>
          <w:szCs w:val="22"/>
          <w:lang w:val="en-US"/>
        </w:rPr>
        <w:t>6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CC2800">
        <w:rPr>
          <w:rFonts w:ascii="Spectral" w:hAnsi="Spectral"/>
          <w:sz w:val="22"/>
          <w:szCs w:val="22"/>
          <w:lang w:val="en-US"/>
        </w:rPr>
        <w:t>8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2E327C">
        <w:rPr>
          <w:rFonts w:ascii="Spectral" w:hAnsi="Spectral"/>
          <w:sz w:val="22"/>
          <w:szCs w:val="22"/>
          <w:lang w:val="en-US"/>
        </w:rPr>
        <w:t>June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2E327C">
        <w:rPr>
          <w:rFonts w:ascii="Spectral" w:hAnsi="Spectral"/>
          <w:sz w:val="22"/>
          <w:szCs w:val="22"/>
          <w:lang w:val="en-US"/>
        </w:rPr>
        <w:t>08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The award of design, creativity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146505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14650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NeuroLeadership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Naved Iqbal, Jamia Millia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AD7B3EE" w14:textId="787AEF7B" w:rsidR="00C227F9" w:rsidRDefault="00C227F9" w:rsidP="00C227F9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A5CA501" w14:textId="16C5C7CF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Twardus, O., </w:t>
      </w: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>
        <w:rPr>
          <w:rFonts w:ascii="Spectral" w:hAnsi="Spectral"/>
          <w:sz w:val="22"/>
          <w:szCs w:val="22"/>
          <w:lang w:val="en-US"/>
        </w:rPr>
        <w:t>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4F70420D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>oc Research Competition at the forthcoming Human Behavior and Evolution Society Conference, 2021</w:t>
      </w:r>
    </w:p>
    <w:p w14:paraId="076B24BF" w14:textId="14C4BDFE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one's self versus clos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54345514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in press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annual conference of the International Society for Justice Research, 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Behavioural and Social Science Forecasting Collaborative” at the </w:t>
            </w:r>
            <w:hyperlink r:id="rId31" w:history="1"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14650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lumni Award Lecture at the Max Plank Institute for Human Development, Harnack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Department of Psychology, Jamia Millia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orkshop at the Auslandstreffen der Studienstiftung Kanada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lecture at the Department of Psychology, Eötvös Loránd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Klosterneuburg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 Pompeu Fabra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1464EC8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>,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</w:t>
      </w:r>
      <w:r w:rsidRPr="003059C8">
        <w:rPr>
          <w:rFonts w:ascii="Spectral" w:hAnsi="Spectral" w:cs="Times New Roman"/>
          <w:lang w:val="en-US" w:eastAsia="ru-RU"/>
        </w:rPr>
        <w:lastRenderedPageBreak/>
        <w:t xml:space="preserve">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059C8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0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686061F6" w14:textId="7D7AF76D" w:rsidR="00C5079E" w:rsidRPr="003059C8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d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ab/>
              <w:t xml:space="preserve"> 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5871583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6142547" w14:textId="77777777" w:rsidR="00146505" w:rsidRDefault="00146505">
      <w:r>
        <w:separator/>
      </w:r>
    </w:p>
  </w:endnote>
  <w:endnote w:type="continuationSeparator" w:id="0">
    <w:p w14:paraId="2146389D" w14:textId="77777777" w:rsidR="00146505" w:rsidRDefault="0014650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A8CB320" w14:textId="77777777" w:rsidR="00146505" w:rsidRDefault="00146505">
      <w:r>
        <w:separator/>
      </w:r>
    </w:p>
  </w:footnote>
  <w:footnote w:type="continuationSeparator" w:id="0">
    <w:p w14:paraId="606693C9" w14:textId="77777777" w:rsidR="00146505" w:rsidRDefault="0014650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9055E"/>
    <w:rsid w:val="00390625"/>
    <w:rsid w:val="00390DF8"/>
    <w:rsid w:val="00390E33"/>
    <w:rsid w:val="00392A14"/>
    <w:rsid w:val="00393751"/>
    <w:rsid w:val="003939B0"/>
    <w:rsid w:val="00395B57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50C9"/>
    <w:rsid w:val="00AC58B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80104A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8</TotalTime>
  <Pages>35</Pages>
  <Words>13869</Words>
  <Characters>79058</Characters>
  <Application>Microsoft Office Word</Application>
  <DocSecurity>0</DocSecurity>
  <Lines>658</Lines>
  <Paragraphs>1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2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29</cp:revision>
  <cp:lastPrinted>2021-05-26T01:55:00Z</cp:lastPrinted>
  <dcterms:created xsi:type="dcterms:W3CDTF">2021-03-19T00:08:00Z</dcterms:created>
  <dcterms:modified xsi:type="dcterms:W3CDTF">2021-06-16T2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